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37C725CB" w:rsidR="00E83565" w:rsidRPr="00CE7BFD" w:rsidRDefault="00E83565" w:rsidP="00E83565">
      <w:pPr>
        <w:pStyle w:val="AuthorList"/>
        <w:rPr>
          <w:sz w:val="32"/>
          <w:szCs w:val="32"/>
        </w:rPr>
      </w:pPr>
      <w:r w:rsidRPr="00CE7BFD">
        <w:rPr>
          <w:bCs/>
          <w:sz w:val="32"/>
          <w:szCs w:val="32"/>
        </w:rPr>
        <w:t xml:space="preserve">Structural Equation Modeling of </w:t>
      </w:r>
      <w:proofErr w:type="gramStart"/>
      <w:r w:rsidRPr="00CE7BFD">
        <w:rPr>
          <w:bCs/>
          <w:sz w:val="32"/>
          <w:szCs w:val="32"/>
        </w:rPr>
        <w:t>In</w:t>
      </w:r>
      <w:proofErr w:type="gramEnd"/>
      <w:r w:rsidRPr="00CE7BFD">
        <w:rPr>
          <w:bCs/>
          <w:sz w:val="32"/>
          <w:szCs w:val="32"/>
        </w:rPr>
        <w:t xml:space="preserve"> silico Perturbations </w:t>
      </w:r>
    </w:p>
    <w:p w14:paraId="5A26D4FB" w14:textId="77777777" w:rsidR="00E83565" w:rsidRPr="00CE7BFD" w:rsidRDefault="00E83565" w:rsidP="00E83565">
      <w:proofErr w:type="spellStart"/>
      <w:r w:rsidRPr="00CE7BFD">
        <w:rPr>
          <w:b/>
        </w:rPr>
        <w:t>Jianying</w:t>
      </w:r>
      <w:proofErr w:type="spellEnd"/>
      <w:r w:rsidRPr="00CE7BFD">
        <w:rPr>
          <w:b/>
        </w:rPr>
        <w:t xml:space="preserve">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xml:space="preserve">, </w:t>
      </w:r>
      <w:proofErr w:type="spellStart"/>
      <w:r w:rsidRPr="00CE7BFD">
        <w:rPr>
          <w:b/>
        </w:rPr>
        <w:t>Tianyuan</w:t>
      </w:r>
      <w:proofErr w:type="spellEnd"/>
      <w:r w:rsidRPr="00CE7BFD">
        <w:rPr>
          <w:b/>
        </w:rPr>
        <w:t xml:space="preserve">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1EC57B40" w14:textId="77777777" w:rsidR="00E83565" w:rsidRPr="00CE7BFD" w:rsidRDefault="00E83565" w:rsidP="00E83565">
      <w:pPr>
        <w:spacing w:before="240"/>
        <w:rPr>
          <w:b/>
        </w:rPr>
      </w:pPr>
    </w:p>
    <w:p w14:paraId="19160677" w14:textId="0853A3F3" w:rsidR="00E83565" w:rsidRPr="00CE7BFD" w:rsidRDefault="00E83565" w:rsidP="00E83565">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0C5E80">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7D02D041" w14:textId="77777777" w:rsidR="00E83565" w:rsidRPr="00CE7BFD" w:rsidRDefault="00E83565" w:rsidP="00E83565">
      <w:pPr>
        <w:spacing w:before="240"/>
        <w:rPr>
          <w:bCs/>
        </w:rPr>
      </w:pPr>
      <w:r w:rsidRPr="00CE7BFD">
        <w:rPr>
          <w:bCs/>
          <w:vertAlign w:val="superscript"/>
        </w:rPr>
        <w:t xml:space="preserve">2 </w:t>
      </w:r>
      <w:r w:rsidRPr="00CE7BFD">
        <w:rPr>
          <w:bCs/>
        </w:rPr>
        <w:t>Kelly Government Solutions, Research Triangle Park, NC 27709, USA</w:t>
      </w:r>
    </w:p>
    <w:p w14:paraId="6FFC4353" w14:textId="77777777" w:rsidR="00E83565" w:rsidRPr="00CE7BFD" w:rsidRDefault="00E83565" w:rsidP="00E83565">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BAFAEC7" w14:textId="77777777" w:rsidR="00E83565" w:rsidRPr="00CE7BFD" w:rsidRDefault="00E83565" w:rsidP="00E83565">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5DD0EA39" w14:textId="77777777" w:rsidR="00E83565" w:rsidRPr="00CE7BFD" w:rsidRDefault="00E83565" w:rsidP="00E83565">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32B6760F" w14:textId="77777777" w:rsidR="00E83565" w:rsidRPr="00CE7BFD" w:rsidRDefault="00E83565" w:rsidP="00E83565">
      <w:pPr>
        <w:spacing w:before="240"/>
        <w:rPr>
          <w:bCs/>
        </w:rPr>
      </w:pPr>
      <w:r w:rsidRPr="00CE7BFD">
        <w:rPr>
          <w:bCs/>
          <w:vertAlign w:val="superscript"/>
        </w:rPr>
        <w:t xml:space="preserve">6 </w:t>
      </w:r>
      <w:r w:rsidRPr="00CE7BFD">
        <w:rPr>
          <w:bCs/>
        </w:rPr>
        <w:t>Duke University, Durham NC 27713</w:t>
      </w:r>
    </w:p>
    <w:p w14:paraId="1CDBDFC3" w14:textId="77777777" w:rsidR="00E83565" w:rsidRPr="00CE7BFD" w:rsidRDefault="00E83565" w:rsidP="00E83565">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3A240C2A" w14:textId="77777777" w:rsidR="00E83565" w:rsidRDefault="00E83565" w:rsidP="00E83565">
      <w:pPr>
        <w:spacing w:before="240"/>
        <w:rPr>
          <w:b/>
        </w:rPr>
      </w:pPr>
    </w:p>
    <w:p w14:paraId="13F3764F" w14:textId="77777777" w:rsidR="00E83565" w:rsidRPr="00DA5174" w:rsidRDefault="00E83565" w:rsidP="00E83565">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7E0E8060" w14:textId="77777777" w:rsidR="00E83565" w:rsidRPr="00DA5174" w:rsidRDefault="00E83565" w:rsidP="00E83565"/>
    <w:p w14:paraId="2F782BF7" w14:textId="79C73C22" w:rsidR="00E83565" w:rsidRPr="00C316B5" w:rsidRDefault="00E83565" w:rsidP="00E83565">
      <w:pPr>
        <w:spacing w:before="240"/>
        <w:rPr>
          <w:b/>
        </w:rPr>
      </w:pPr>
      <w:r w:rsidRPr="00376CC5">
        <w:rPr>
          <w:b/>
        </w:rPr>
        <w:t xml:space="preserve">* Correspondence: </w:t>
      </w:r>
      <w:r w:rsidRPr="00376CC5">
        <w:rPr>
          <w:b/>
        </w:rPr>
        <w:br/>
      </w:r>
      <w:r w:rsidRPr="00CE7BFD">
        <w:t>Jian-Liang Li (</w:t>
      </w:r>
      <w:hyperlink r:id="rId5" w:history="1">
        <w:r w:rsidRPr="00CE7BFD">
          <w:rPr>
            <w:rStyle w:val="Hyperlink"/>
          </w:rPr>
          <w:t>jianliang.li@nih.gov</w:t>
        </w:r>
      </w:hyperlink>
      <w:r w:rsidRPr="00CE7BFD">
        <w:t>)</w:t>
      </w:r>
      <w:r w:rsidR="00C316B5">
        <w:rPr>
          <w:b/>
        </w:rPr>
        <w:t xml:space="preserve">  </w:t>
      </w:r>
      <w:r w:rsidR="00C316B5" w:rsidRPr="00E3026B">
        <w:rPr>
          <w:bCs/>
        </w:rPr>
        <w:t>and</w:t>
      </w:r>
      <w:r w:rsidR="00C316B5">
        <w:rPr>
          <w:b/>
        </w:rPr>
        <w:t xml:space="preserve"> </w:t>
      </w:r>
      <w:r w:rsidRPr="00CE7BFD">
        <w:t>San-Pin Wu (</w:t>
      </w:r>
      <w:hyperlink r:id="rId6" w:history="1">
        <w:r w:rsidRPr="00CE7BFD">
          <w:rPr>
            <w:rStyle w:val="Hyperlink"/>
          </w:rPr>
          <w:t>steve.wu@nih.gov</w:t>
        </w:r>
      </w:hyperlink>
      <w:r w:rsidRPr="00CE7BFD">
        <w:t xml:space="preserve">) </w:t>
      </w:r>
    </w:p>
    <w:p w14:paraId="303B7DD8" w14:textId="13D8438A" w:rsidR="00E83565" w:rsidRPr="00E3026B" w:rsidRDefault="00B2359A" w:rsidP="00E83565">
      <w:pPr>
        <w:spacing w:before="240"/>
        <w:rPr>
          <w:bCs/>
        </w:rPr>
      </w:pPr>
      <w:r w:rsidRPr="00E3026B">
        <w:rPr>
          <w:bCs/>
        </w:rPr>
        <w:t>Running Title: Structural Equation Modeling In silico</w:t>
      </w:r>
    </w:p>
    <w:p w14:paraId="75579C82" w14:textId="77777777" w:rsidR="00E83565" w:rsidRPr="00CE7BFD" w:rsidRDefault="00E83565" w:rsidP="00E83565">
      <w:pPr>
        <w:pStyle w:val="AuthorList"/>
      </w:pPr>
      <w:r w:rsidRPr="00376CC5">
        <w:t xml:space="preserve">Keywords: </w:t>
      </w:r>
      <w:r w:rsidRPr="00CE7BFD">
        <w:t xml:space="preserve">Structural Equation Modeling, gene expression, </w:t>
      </w:r>
      <w:r w:rsidRPr="00CE7BFD">
        <w:rPr>
          <w:i/>
          <w:iCs/>
        </w:rPr>
        <w:t>in silico</w:t>
      </w:r>
      <w:r w:rsidRPr="00CE7BFD">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15CB3702"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hAnsi="Times New Roman" w:cs="Times New Roman"/>
          <w:noProof/>
          <w:sz w:val="24"/>
          <w:szCs w:val="24"/>
        </w:rPr>
        <w:lastRenderedPageBreak/>
        <w:drawing>
          <wp:inline distT="0" distB="0" distL="0" distR="0" wp14:anchorId="3009FE20" wp14:editId="4CDD039B">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7310492" w14:textId="6E01B3F6"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subset of genes (represented by the white oval shape inside the yellow rectangle) are eliminated either without replacement (left side) or with replacement other than those in the subset” (right side). The resulting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Pr>
          <w:rFonts w:ascii="Times New Roman" w:hAnsi="Times New Roman" w:cs="Times New Roman"/>
          <w:sz w:val="24"/>
          <w:szCs w:val="24"/>
        </w:rPr>
        <w:t>reduced</w:t>
      </w:r>
      <w:r w:rsidRPr="00E41667">
        <w:rPr>
          <w:rFonts w:ascii="Times New Roman" w:hAnsi="Times New Roman" w:cs="Times New Roman"/>
          <w:sz w:val="24"/>
          <w:szCs w:val="24"/>
        </w:rPr>
        <w:t xml:space="preserve"> GATA2 </w:t>
      </w:r>
      <w:r>
        <w:rPr>
          <w:rFonts w:ascii="Times New Roman" w:hAnsi="Times New Roman" w:cs="Times New Roman"/>
          <w:sz w:val="24"/>
          <w:szCs w:val="24"/>
        </w:rPr>
        <w:t>then</w:t>
      </w:r>
      <w:r w:rsidRPr="00E41667">
        <w:rPr>
          <w:rFonts w:ascii="Times New Roman" w:hAnsi="Times New Roman" w:cs="Times New Roman"/>
          <w:sz w:val="24"/>
          <w:szCs w:val="24"/>
        </w:rPr>
        <w:t xml:space="preserve"> restored by the same number of irrelevant genes </w:t>
      </w:r>
      <w:r>
        <w:rPr>
          <w:rFonts w:ascii="Times New Roman" w:hAnsi="Times New Roman" w:cs="Times New Roman"/>
          <w:sz w:val="24"/>
          <w:szCs w:val="24"/>
        </w:rPr>
        <w:t>are</w:t>
      </w:r>
      <w:r w:rsidRPr="00E41667">
        <w:rPr>
          <w:rFonts w:ascii="Times New Roman" w:hAnsi="Times New Roman" w:cs="Times New Roman"/>
          <w:sz w:val="24"/>
          <w:szCs w:val="24"/>
        </w:rPr>
        <w:t xml:space="preserve"> tested in the SEM model.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5261CEB1" w:rsidR="00DF4D5D"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0D432C8D"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6510E54D"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EE2E6B">
      <w:pPr>
        <w:spacing w:line="480" w:lineRule="auto"/>
        <w:rPr>
          <w:rFonts w:ascii="Times New Roman" w:hAnsi="Times New Roman" w:cs="Times New Roman"/>
          <w:b/>
          <w:bCs/>
          <w:sz w:val="24"/>
          <w:szCs w:val="24"/>
        </w:rPr>
      </w:pPr>
      <w:r w:rsidRPr="000F35EE">
        <w:rPr>
          <w:rFonts w:ascii="Times New Roman" w:hAnsi="Times New Roman" w:cs="Times New Roman"/>
          <w:b/>
          <w:bCs/>
          <w:sz w:val="24"/>
          <w:szCs w:val="24"/>
        </w:rPr>
        <w:t>References</w:t>
      </w:r>
    </w:p>
    <w:bookmarkStart w:id="1"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3B710CF3" w14:textId="5C2FFF24" w:rsidR="001621DE"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1"/>
    </w:p>
    <w:sectPr w:rsidR="001621DE" w:rsidRPr="0019751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useoSlab">
    <w:altName w:val="Times New Roman"/>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C5E80"/>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367"/>
    <w:rsid w:val="008C482F"/>
    <w:rsid w:val="008C4B99"/>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2ECA"/>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3F93"/>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fontTable" Target="fontTable.xml"/><Relationship Id="rId5" Type="http://schemas.openxmlformats.org/officeDocument/2006/relationships/hyperlink" Target="mailto:jianliang.li@nih.gov" TargetMode="Externa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822</Words>
  <Characters>4690</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5</cp:revision>
  <cp:lastPrinted>2021-02-25T17:13:00Z</cp:lastPrinted>
  <dcterms:created xsi:type="dcterms:W3CDTF">2021-06-09T19:50:00Z</dcterms:created>
  <dcterms:modified xsi:type="dcterms:W3CDTF">2021-06-10T17:57:00Z</dcterms:modified>
</cp:coreProperties>
</file>